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5.xml" ContentType="application/vnd.openxmlformats-officedocument.wordprocessingml.foot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23463F" w14:textId="77777777" w:rsidR="002954B9" w:rsidRPr="00C469A0" w:rsidRDefault="002954B9" w:rsidP="002954B9">
      <w:pPr>
        <w:pStyle w:val="Bibliography"/>
        <w:jc w:val="center"/>
        <w:rPr>
          <w:rFonts w:asciiTheme="majorBidi" w:hAnsiTheme="majorBidi" w:cs="Times New Roman"/>
          <w:b/>
          <w:bCs/>
          <w:sz w:val="26"/>
          <w:szCs w:val="26"/>
          <w:lang w:val="en-US"/>
        </w:rPr>
      </w:pPr>
      <w:r w:rsidRPr="00C469A0">
        <w:rPr>
          <w:rFonts w:asciiTheme="majorBidi" w:hAnsiTheme="majorBidi" w:cs="Times New Roman"/>
          <w:b/>
          <w:bCs/>
          <w:sz w:val="26"/>
          <w:szCs w:val="26"/>
          <w:lang w:val="en-US"/>
        </w:rPr>
        <w:t>DAFTAR PUSTAKA</w:t>
      </w:r>
    </w:p>
    <w:p w14:paraId="574AA82A" w14:textId="77777777" w:rsidR="002954B9" w:rsidRDefault="002954B9" w:rsidP="002954B9">
      <w:pPr>
        <w:pStyle w:val="Bibliography"/>
        <w:jc w:val="both"/>
        <w:rPr>
          <w:rFonts w:asciiTheme="majorBidi" w:hAnsiTheme="majorBidi" w:cs="Times New Roman"/>
          <w:b/>
          <w:bCs/>
          <w:sz w:val="24"/>
          <w:szCs w:val="24"/>
          <w:lang w:val="en-US"/>
        </w:rPr>
      </w:pPr>
      <w:bookmarkStart w:id="0" w:name="_GoBack"/>
      <w:bookmarkEnd w:id="0"/>
    </w:p>
    <w:p w14:paraId="662245D2" w14:textId="77777777" w:rsidR="002954B9" w:rsidRDefault="002954B9" w:rsidP="002954B9">
      <w:pPr>
        <w:pStyle w:val="Bibliography"/>
        <w:jc w:val="both"/>
        <w:rPr>
          <w:rFonts w:asciiTheme="majorBidi" w:hAnsiTheme="majorBidi" w:cs="Times New Roman"/>
          <w:b/>
          <w:bCs/>
          <w:sz w:val="24"/>
          <w:szCs w:val="24"/>
          <w:lang w:val="en-US"/>
        </w:rPr>
      </w:pPr>
    </w:p>
    <w:p w14:paraId="4BDD7F13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Theme="majorBidi" w:hAnsiTheme="majorBidi" w:cs="Times New Roman"/>
          <w:b/>
          <w:bCs/>
          <w:sz w:val="24"/>
          <w:szCs w:val="24"/>
          <w:lang w:val="en-US"/>
        </w:rPr>
        <w:fldChar w:fldCharType="begin"/>
      </w:r>
      <w:r w:rsidRPr="00C469A0">
        <w:rPr>
          <w:rFonts w:asciiTheme="majorBidi" w:hAnsiTheme="majorBidi" w:cs="Times New Roman"/>
          <w:b/>
          <w:bCs/>
          <w:sz w:val="24"/>
          <w:szCs w:val="24"/>
          <w:lang w:val="en-US"/>
        </w:rPr>
        <w:instrText xml:space="preserve"> ADDIN ZOTERO_BIBL {"uncited":[],"omitted":[],"custom":[]} CSL_BIBLIOGRAPHY </w:instrText>
      </w:r>
      <w:r w:rsidRPr="00C469A0">
        <w:rPr>
          <w:rFonts w:asciiTheme="majorBidi" w:hAnsiTheme="majorBidi" w:cs="Times New Roman"/>
          <w:b/>
          <w:bCs/>
          <w:sz w:val="24"/>
          <w:szCs w:val="24"/>
          <w:lang w:val="en-US"/>
        </w:rPr>
        <w:fldChar w:fldCharType="separate"/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khw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zhoffa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“Pendidik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mplementasiny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/Madrasah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>El-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Tarbaw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7, no. 1 (2014): 61–67.</w:t>
      </w:r>
    </w:p>
    <w:p w14:paraId="0B60EA6D" w14:textId="77777777" w:rsidR="002954B9" w:rsidRPr="00C469A0" w:rsidRDefault="002954B9" w:rsidP="002954B9"/>
    <w:p w14:paraId="200E0801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Amir, Has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Baharu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Lina Nur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i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guat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an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hdl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mperkok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oleran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 Nusantara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04, no. 02 (2020): 189–202.</w:t>
      </w:r>
    </w:p>
    <w:p w14:paraId="5555CEE0" w14:textId="77777777" w:rsidR="002954B9" w:rsidRPr="00C469A0" w:rsidRDefault="002954B9" w:rsidP="002954B9"/>
    <w:p w14:paraId="57EE5046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rif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Muhammad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evital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-NU-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g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h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</w:t>
      </w:r>
      <w:proofErr w:type="gramStart"/>
      <w:r w:rsidRPr="00C469A0">
        <w:rPr>
          <w:rFonts w:ascii="Times New Roman" w:hAnsi="Times New Roman" w:cs="Times New Roman"/>
          <w:sz w:val="24"/>
          <w:szCs w:val="24"/>
        </w:rPr>
        <w:t>SMK  Al</w:t>
      </w:r>
      <w:proofErr w:type="gramEnd"/>
      <w:r w:rsidRPr="00C469A0">
        <w:rPr>
          <w:rFonts w:ascii="Times New Roman" w:hAnsi="Times New Roman" w:cs="Times New Roman"/>
          <w:sz w:val="24"/>
          <w:szCs w:val="24"/>
        </w:rPr>
        <w:t xml:space="preserve">-Azhar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gant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Gresik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Agama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5, no. 1 (2018): 15–25.</w:t>
      </w:r>
    </w:p>
    <w:p w14:paraId="6C8A72A8" w14:textId="77777777" w:rsidR="002954B9" w:rsidRPr="00C469A0" w:rsidRDefault="002954B9" w:rsidP="002954B9"/>
    <w:p w14:paraId="165D8015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Arifin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Zaen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urmud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“Character </w:t>
      </w:r>
      <w:proofErr w:type="gramStart"/>
      <w:r w:rsidRPr="00C469A0">
        <w:rPr>
          <w:rFonts w:ascii="Times New Roman" w:hAnsi="Times New Roman" w:cs="Times New Roman"/>
          <w:sz w:val="24"/>
          <w:szCs w:val="24"/>
        </w:rPr>
        <w:t>Of</w:t>
      </w:r>
      <w:proofErr w:type="gramEnd"/>
      <w:r w:rsidRPr="00C469A0">
        <w:rPr>
          <w:rFonts w:ascii="Times New Roman" w:hAnsi="Times New Roman" w:cs="Times New Roman"/>
          <w:sz w:val="24"/>
          <w:szCs w:val="24"/>
        </w:rPr>
        <w:t xml:space="preserve"> Education i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santre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rspevtiv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: Study Of Various Methods of Educational Character at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santre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in Indonesia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Tribakt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mikiran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eislam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. 30, no. 2 (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l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19): 335–48.</w:t>
      </w:r>
    </w:p>
    <w:p w14:paraId="1C077295" w14:textId="77777777" w:rsidR="002954B9" w:rsidRPr="00C469A0" w:rsidRDefault="002954B9" w:rsidP="002954B9"/>
    <w:p w14:paraId="64C38682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riyat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Sri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isriat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ma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usn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Teknik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Amik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BSI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2, no. 1 (2016): 116–21.</w:t>
      </w:r>
    </w:p>
    <w:p w14:paraId="3C0C14E6" w14:textId="77777777" w:rsidR="002954B9" w:rsidRPr="00C469A0" w:rsidRDefault="002954B9" w:rsidP="002954B9"/>
    <w:p w14:paraId="368A9612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ro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Ahmad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</w:t>
      </w:r>
      <w:proofErr w:type="gramStart"/>
      <w:r w:rsidRPr="00C469A0">
        <w:rPr>
          <w:rFonts w:ascii="Times New Roman" w:hAnsi="Times New Roman" w:cs="Times New Roman"/>
          <w:sz w:val="24"/>
          <w:szCs w:val="24"/>
        </w:rPr>
        <w:t>Indonesia :</w:t>
      </w:r>
      <w:proofErr w:type="gramEnd"/>
      <w:r w:rsidRPr="00C469A0">
        <w:rPr>
          <w:rFonts w:ascii="Times New Roman" w:hAnsi="Times New Roman" w:cs="Times New Roman"/>
          <w:sz w:val="24"/>
          <w:szCs w:val="24"/>
        </w:rPr>
        <w:t xml:space="preserve"> Antar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istorisita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ntropisita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Kalam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Agama dan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mikiran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9, no. 2 (2015): 253–68.</w:t>
      </w:r>
    </w:p>
    <w:p w14:paraId="7DABF432" w14:textId="77777777" w:rsidR="002954B9" w:rsidRPr="00C469A0" w:rsidRDefault="002954B9" w:rsidP="002954B9"/>
    <w:p w14:paraId="48C42331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ziz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stiya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lif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Ahmad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hofiyuddi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chs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msudi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Basis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Cint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Tanah Air di M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’arif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mbeng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Bantul Yogyakarta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Tarbiya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ia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dan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eislam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11, no. 1 (2021): 36–53.</w:t>
      </w:r>
    </w:p>
    <w:p w14:paraId="2786E08D" w14:textId="77777777" w:rsidR="002954B9" w:rsidRPr="00C469A0" w:rsidRDefault="002954B9" w:rsidP="002954B9"/>
    <w:p w14:paraId="7C613B37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El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i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ujatull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Ziar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lisong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g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h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A Al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hrus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17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39299D73" w14:textId="77777777" w:rsidR="002954B9" w:rsidRPr="00C469A0" w:rsidRDefault="002954B9" w:rsidP="002954B9"/>
    <w:p w14:paraId="0C8A10FC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Fahmi, Muhammad. “Pendidik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N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lur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Agama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1, no. 1 (2013): 162–79.</w:t>
      </w:r>
    </w:p>
    <w:p w14:paraId="27BA3C9C" w14:textId="77777777" w:rsidR="002954B9" w:rsidRPr="00C469A0" w:rsidRDefault="002954B9" w:rsidP="002954B9"/>
    <w:p w14:paraId="2EB3F4D4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  <w:sectPr w:rsidR="002954B9" w:rsidSect="00C469A0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1906" w:h="16838"/>
          <w:pgMar w:top="2268" w:right="1701" w:bottom="1701" w:left="2268" w:header="709" w:footer="709" w:gutter="0"/>
          <w:pgNumType w:start="72"/>
          <w:cols w:space="708"/>
          <w:docGrid w:linePitch="360"/>
        </w:sectPr>
      </w:pPr>
    </w:p>
    <w:p w14:paraId="48C43FC8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lastRenderedPageBreak/>
        <w:t>Fauz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Ahmad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m’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Yasi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oderat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ada Masyarakat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Proceeding: The 1st Faqih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Asy’ar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ic Institute International Conference Faqih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Asy’ar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ic Institute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Sumbersar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Kediri, Indonesia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2 (2019): 104–16.</w:t>
      </w:r>
    </w:p>
    <w:p w14:paraId="2BCFC289" w14:textId="77777777" w:rsidR="002954B9" w:rsidRPr="00C469A0" w:rsidRDefault="002954B9" w:rsidP="002954B9"/>
    <w:p w14:paraId="5C66C44E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ua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A. Jauhar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ka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Sejarah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oder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Islam Pad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hdh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Ulama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Tribakt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mikiran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31, no. 1 (2020): 153–68.</w:t>
      </w:r>
    </w:p>
    <w:p w14:paraId="6D85C990" w14:textId="77777777" w:rsidR="002954B9" w:rsidRPr="00C469A0" w:rsidRDefault="002954B9" w:rsidP="002954B9"/>
    <w:p w14:paraId="4092825D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afi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hyudi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Geneolog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Indonesia (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laca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ka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Sejarah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)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>Al-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Tafaqqu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Journal of Islamic Law,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Fakultas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Agama Islam UMI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1, no. 1 (2020): 31–46.</w:t>
      </w:r>
    </w:p>
    <w:p w14:paraId="4F9FF6BC" w14:textId="77777777" w:rsidR="002954B9" w:rsidRPr="00C469A0" w:rsidRDefault="002954B9" w:rsidP="002954B9"/>
    <w:p w14:paraId="46C9790A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ida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Arum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laks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Ziar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lisong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MA Al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hrus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17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3A35604E" w14:textId="77777777" w:rsidR="002954B9" w:rsidRPr="00C469A0" w:rsidRDefault="002954B9" w:rsidP="002954B9"/>
    <w:p w14:paraId="2CBC6ADA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idayatorrohm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nnisau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mali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N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Ziar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lisong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A Al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hrus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17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535BF0DB" w14:textId="77777777" w:rsidR="002954B9" w:rsidRPr="00C469A0" w:rsidRDefault="002954B9" w:rsidP="002954B9"/>
    <w:p w14:paraId="0933DC3A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usnu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ofiq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Muhammad, dan Riza Ahmad Ridwan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g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agam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s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hdl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ulama’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Andragog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Agama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1, no. 1 (2019): 1–14.</w:t>
      </w:r>
    </w:p>
    <w:p w14:paraId="2594484E" w14:textId="77777777" w:rsidR="002954B9" w:rsidRPr="00C469A0" w:rsidRDefault="002954B9" w:rsidP="002954B9"/>
    <w:p w14:paraId="44A6AAC2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dammatussilm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mbias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Islam Nusantara di M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jm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Hud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mlok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emanggung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Citra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Ilmu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 17, no. 28 (2018): 29–40.</w:t>
      </w:r>
    </w:p>
    <w:p w14:paraId="48F1A6D3" w14:textId="77777777" w:rsidR="002954B9" w:rsidRPr="00C469A0" w:rsidRDefault="002954B9" w:rsidP="002954B9"/>
    <w:p w14:paraId="7999B807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man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dlir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Layl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g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h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A Al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hrus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17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1935DA68" w14:textId="77777777" w:rsidR="002954B9" w:rsidRPr="00C469A0" w:rsidRDefault="002954B9" w:rsidP="002954B9"/>
    <w:p w14:paraId="420896FB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rom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tu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muncul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Islam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al-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Shif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3, no. 2 (2012): 249–80.</w:t>
      </w:r>
    </w:p>
    <w:p w14:paraId="5E94F4CC" w14:textId="77777777" w:rsidR="002954B9" w:rsidRPr="00C469A0" w:rsidRDefault="002954B9" w:rsidP="002954B9"/>
    <w:p w14:paraId="1380193E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mdikbu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mu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Bahasa Indonesia (KBBI) Daring,” 2021. https://kbbi.kemdikbud.go.id/entri/radikalisme.</w:t>
      </w:r>
    </w:p>
    <w:p w14:paraId="34551EEA" w14:textId="77777777" w:rsidR="002954B9" w:rsidRPr="00C469A0" w:rsidRDefault="002954B9" w:rsidP="002954B9"/>
    <w:p w14:paraId="408FC41C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hik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AH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il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il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houm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“Pol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iki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nt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ondo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santre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Al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hajiri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mbakbera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ombang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jar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hlusunn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Wal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ma’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wasut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wazu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samu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Dinamik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4, no. 1 (2019): 55–74.</w:t>
      </w:r>
    </w:p>
    <w:p w14:paraId="66633C7D" w14:textId="77777777" w:rsidR="002954B9" w:rsidRPr="00C469A0" w:rsidRDefault="002954B9" w:rsidP="002954B9"/>
    <w:p w14:paraId="08146AD8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lastRenderedPageBreak/>
        <w:t>Khoirin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ulat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Nabila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Ziar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lisong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g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17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1253955F" w14:textId="77777777" w:rsidR="002954B9" w:rsidRPr="00C469A0" w:rsidRDefault="002954B9" w:rsidP="002954B9"/>
    <w:p w14:paraId="2B961A21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hoirunnis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Lili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Antar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ma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usn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Emosion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Kelas XI MA Nurul Ummah Yogyakarta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Agama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14, no. 1 (2017): 51–68.</w:t>
      </w:r>
    </w:p>
    <w:p w14:paraId="38753BCE" w14:textId="77777777" w:rsidR="002954B9" w:rsidRPr="00C469A0" w:rsidRDefault="002954B9" w:rsidP="002954B9"/>
    <w:p w14:paraId="0484232F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hudo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Muslim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mali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N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g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h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A Al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hrus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17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5C467147" w14:textId="77777777" w:rsidR="002954B9" w:rsidRPr="00C469A0" w:rsidRDefault="002954B9" w:rsidP="002954B9"/>
    <w:p w14:paraId="15749B45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sduq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rw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eradikal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endidikan Islam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hazan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santre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2, no. 1 (2013): 1–20.</w:t>
      </w:r>
    </w:p>
    <w:p w14:paraId="35755DD0" w14:textId="77777777" w:rsidR="002954B9" w:rsidRPr="00C469A0" w:rsidRDefault="002954B9" w:rsidP="002954B9"/>
    <w:p w14:paraId="729CD3CB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kod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kod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an Pendidik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sion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ondo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santre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rema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Al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Izz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Hasil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15, no. 1 (2020): 14–27.</w:t>
      </w:r>
    </w:p>
    <w:p w14:paraId="05760DC8" w14:textId="77777777" w:rsidR="002954B9" w:rsidRPr="00C469A0" w:rsidRDefault="002954B9" w:rsidP="002954B9"/>
    <w:p w14:paraId="1CFB6F06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staghfiro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ikm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Muhammad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staqi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piritualita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proofErr w:type="gramStart"/>
      <w:r w:rsidRPr="00C469A0">
        <w:rPr>
          <w:rFonts w:ascii="Times New Roman" w:hAnsi="Times New Roman" w:cs="Times New Roman"/>
          <w:sz w:val="24"/>
          <w:szCs w:val="24"/>
        </w:rPr>
        <w:t>Penca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Berkah</w:t>
      </w:r>
      <w:proofErr w:type="spellEnd"/>
      <w:proofErr w:type="gramEnd"/>
      <w:r w:rsidRPr="00C469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ziar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k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un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lijag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dilangu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ema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)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8, no. 1 (2014): 143–60.</w:t>
      </w:r>
    </w:p>
    <w:p w14:paraId="74DF09F3" w14:textId="77777777" w:rsidR="002954B9" w:rsidRPr="00C469A0" w:rsidRDefault="002954B9" w:rsidP="002954B9"/>
    <w:p w14:paraId="2B8DA823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staqi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Muhammad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bangs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u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nt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ipr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hdh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Ulama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>ADDIN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9, no. 2 (2015): 333–48.</w:t>
      </w:r>
    </w:p>
    <w:p w14:paraId="7478201A" w14:textId="77777777" w:rsidR="002954B9" w:rsidRPr="00C469A0" w:rsidRDefault="002954B9" w:rsidP="002954B9"/>
    <w:p w14:paraId="3F747A09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Novi, Ahmad, M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Zainuddi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lansha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hama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uyuth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At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wasut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hlussunn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ma’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nnahdl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agam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Sawabiq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eislam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1, no. 1 (2020): 1–9.</w:t>
      </w:r>
    </w:p>
    <w:p w14:paraId="727A7705" w14:textId="77777777" w:rsidR="002954B9" w:rsidRPr="00C469A0" w:rsidRDefault="002954B9" w:rsidP="002954B9"/>
    <w:p w14:paraId="5F34ED28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ovitasa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Nike Mutiar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uzi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ukro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zi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chma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Busrotu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ufu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Yasnant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elfiy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idiyant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yuluh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gk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guat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Ts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rrosyidi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gelang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Civitas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Menesteriu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4, no. 01 (2020): 10–18.</w:t>
      </w:r>
    </w:p>
    <w:p w14:paraId="0C7AF891" w14:textId="77777777" w:rsidR="002954B9" w:rsidRPr="00C469A0" w:rsidRDefault="002954B9" w:rsidP="002954B9"/>
    <w:p w14:paraId="649E8EC4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u’m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urridh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Muhammad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m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lam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ktual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Nila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hdh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Ulam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>Advances in Humanities and Contemporary Studies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2, no. 1 (2021): 65–76.</w:t>
      </w:r>
    </w:p>
    <w:p w14:paraId="31D7E8F8" w14:textId="77777777" w:rsidR="002954B9" w:rsidRPr="00C469A0" w:rsidRDefault="002954B9" w:rsidP="002954B9"/>
    <w:p w14:paraId="43113DEC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Pusat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gabdi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Masyarakat (P3M) IAIT Kediri.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doman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nulisan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arya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Tulis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Ilmi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Makal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, Proposal, dan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Skrip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Kediri: IAIT Press, 2018.</w:t>
      </w:r>
    </w:p>
    <w:p w14:paraId="078159AF" w14:textId="77777777" w:rsidR="002954B9" w:rsidRPr="00C469A0" w:rsidRDefault="002954B9" w:rsidP="002954B9"/>
    <w:p w14:paraId="085A44FA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Rabbani, Muhammad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mda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uhi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hlussunn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ma’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; Antar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mamal-Asya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an Ib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ymiy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Tafsiy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mikiran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3, no. 3 (2019): 1–20.</w:t>
      </w:r>
    </w:p>
    <w:p w14:paraId="0A14D95B" w14:textId="77777777" w:rsidR="002954B9" w:rsidRPr="00C469A0" w:rsidRDefault="002954B9" w:rsidP="002954B9"/>
    <w:p w14:paraId="5CE323D1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obih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Ahmad. “Ant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nternal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nnahdl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Al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Q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19, no. 2 (2018): 35–56.</w:t>
      </w:r>
    </w:p>
    <w:p w14:paraId="10E1E5C4" w14:textId="77777777" w:rsidR="002954B9" w:rsidRPr="00C469A0" w:rsidRDefault="002954B9" w:rsidP="002954B9"/>
    <w:p w14:paraId="453845B4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ohm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thu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anif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’l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mbias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adrasah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l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tholi’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hud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dung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ep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El-Banat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10, no. 1 (2020): 128–48.</w:t>
      </w:r>
    </w:p>
    <w:p w14:paraId="1AD6D865" w14:textId="77777777" w:rsidR="002954B9" w:rsidRPr="00C469A0" w:rsidRDefault="002954B9" w:rsidP="002954B9"/>
    <w:p w14:paraId="3F38518A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osad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s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“TRADISI ZIARAH KUBUR MASYARAKAT SASAK (STUDI KASUS MAKAM LOANG BALOQ)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Histori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2, no. 1 (2017): 32–38.</w:t>
      </w:r>
    </w:p>
    <w:p w14:paraId="6E9CF379" w14:textId="77777777" w:rsidR="002954B9" w:rsidRPr="00C469A0" w:rsidRDefault="002954B9" w:rsidP="002954B9"/>
    <w:p w14:paraId="163548B8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Rubrik Art Team.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>2020 Arjuna Year Book MA/SMK Al-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Mahrus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Kota Kediri: Arjuna Press, 2020.</w:t>
      </w:r>
    </w:p>
    <w:p w14:paraId="153373B8" w14:textId="77777777" w:rsidR="002954B9" w:rsidRPr="00C469A0" w:rsidRDefault="002954B9" w:rsidP="002954B9"/>
    <w:p w14:paraId="71EB0826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fwandy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lyaw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A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ohaya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qid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khla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anggulang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AN 1 Kot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ukabum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Diklat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eagam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13, no. 2 (2019): 230–40.</w:t>
      </w:r>
    </w:p>
    <w:p w14:paraId="60A47D62" w14:textId="77777777" w:rsidR="002954B9" w:rsidRPr="00C469A0" w:rsidRDefault="002954B9" w:rsidP="002954B9"/>
    <w:p w14:paraId="216B01E1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ubaid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Pendidikan Islam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Risal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Ahlussunn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Wal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ama’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An-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Nahdl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1 ed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ep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: UNISNU Press, 2019.</w:t>
      </w:r>
    </w:p>
    <w:p w14:paraId="2133D015" w14:textId="77777777" w:rsidR="002954B9" w:rsidRPr="00C469A0" w:rsidRDefault="002954B9" w:rsidP="002954B9"/>
    <w:p w14:paraId="5BC28A12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metode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uantitatif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>, dan R&amp;D</w:t>
      </w:r>
      <w:r w:rsidRPr="00C469A0">
        <w:rPr>
          <w:rFonts w:ascii="Times New Roman" w:hAnsi="Times New Roman" w:cs="Times New Roman"/>
          <w:sz w:val="24"/>
          <w:szCs w:val="24"/>
        </w:rPr>
        <w:t xml:space="preserve">. Bandung: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2012.</w:t>
      </w:r>
    </w:p>
    <w:p w14:paraId="5137C994" w14:textId="77777777" w:rsidR="002954B9" w:rsidRPr="00C469A0" w:rsidRDefault="002954B9" w:rsidP="002954B9"/>
    <w:p w14:paraId="643D01F7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ulto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sku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it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stafid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Guru Pendidikan Agama Islam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anamk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mal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hlussun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ma’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SMP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hdh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Ulama Pakis Malang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Vicratina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Islam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6, no. 1 (2021).</w:t>
      </w:r>
    </w:p>
    <w:p w14:paraId="13813A59" w14:textId="77777777" w:rsidR="002954B9" w:rsidRPr="00C469A0" w:rsidRDefault="002954B9" w:rsidP="002954B9"/>
    <w:p w14:paraId="5FA82519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yahput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hammad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cand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“jihad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nt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lleni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law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era digital: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antr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usant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islam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nusant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04, no. 01 (2021): 69–80.</w:t>
      </w:r>
    </w:p>
    <w:p w14:paraId="50A415D5" w14:textId="77777777" w:rsidR="002954B9" w:rsidRPr="00C469A0" w:rsidRDefault="002954B9" w:rsidP="002954B9"/>
    <w:p w14:paraId="41E67FD8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lastRenderedPageBreak/>
        <w:t xml:space="preserve">Tim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N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WN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Timur.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hazana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Timur: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N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WNU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Timur, 2016.</w:t>
      </w:r>
    </w:p>
    <w:p w14:paraId="42C357C9" w14:textId="77777777" w:rsidR="002954B9" w:rsidRPr="00C469A0" w:rsidRDefault="002954B9" w:rsidP="002954B9"/>
    <w:p w14:paraId="5B0B9D73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lu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iftah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dan Abd Wahid HS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iki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eaktual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Sejarah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Nahdhat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Ulama (NU) di Indonesia)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Al-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Insyiroh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Keislam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5, no. 2 (2019): 54–75.</w:t>
      </w:r>
    </w:p>
    <w:p w14:paraId="67A4200A" w14:textId="77777777" w:rsidR="002954B9" w:rsidRPr="00C469A0" w:rsidRDefault="002954B9" w:rsidP="002954B9"/>
    <w:p w14:paraId="1E6E029E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mmul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ithr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ustiqowat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M Saiful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m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Internal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Nilai-Nilai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endidikan Islam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eradikalisa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Good Citizen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Seminar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Nasio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Moderat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2018, 110–24.</w:t>
      </w:r>
    </w:p>
    <w:p w14:paraId="7D6718D9" w14:textId="77777777" w:rsidR="002954B9" w:rsidRPr="00C469A0" w:rsidRDefault="002954B9" w:rsidP="002954B9"/>
    <w:p w14:paraId="77313889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risn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Andi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ahlil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enyambung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ilaturahm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Ri’a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Vol. 2, no. 2 (2017): 69–79.</w:t>
      </w:r>
    </w:p>
    <w:p w14:paraId="3652DBC7" w14:textId="77777777" w:rsidR="002954B9" w:rsidRPr="00C469A0" w:rsidRDefault="002954B9" w:rsidP="002954B9"/>
    <w:p w14:paraId="23C62C73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shol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Imam. Sejarah MA Al-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Mahrus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Lirboyo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Kota Kediri.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15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04A3F260" w14:textId="77777777" w:rsidR="002954B9" w:rsidRPr="00C469A0" w:rsidRDefault="002954B9" w:rsidP="002954B9"/>
    <w:p w14:paraId="20960200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Ya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Ahmad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Jazariyah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PAUD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kebhineka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Obses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Pendidikan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Anak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Usia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Dini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5, no. 1 (2021): 1–13.</w:t>
      </w:r>
    </w:p>
    <w:p w14:paraId="35D78B86" w14:textId="77777777" w:rsidR="002954B9" w:rsidRPr="00C469A0" w:rsidRDefault="002954B9" w:rsidP="002954B9"/>
    <w:p w14:paraId="29105F22" w14:textId="77777777" w:rsidR="002954B9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69A0">
        <w:rPr>
          <w:rFonts w:ascii="Times New Roman" w:hAnsi="Times New Roman" w:cs="Times New Roman"/>
          <w:sz w:val="24"/>
          <w:szCs w:val="24"/>
        </w:rPr>
        <w:t>Yunus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iz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Radik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Liberal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erorisme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engaruhny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Agama Islam.”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Al-Qur’an</w:t>
      </w:r>
      <w:r w:rsidRPr="00C469A0">
        <w:rPr>
          <w:rFonts w:ascii="Times New Roman" w:hAnsi="Times New Roman" w:cs="Times New Roman"/>
          <w:sz w:val="24"/>
          <w:szCs w:val="24"/>
        </w:rPr>
        <w:t xml:space="preserve"> Vol. 13, no. 1 (2017): 76–94.</w:t>
      </w:r>
    </w:p>
    <w:p w14:paraId="741E71D1" w14:textId="77777777" w:rsidR="002954B9" w:rsidRPr="00C469A0" w:rsidRDefault="002954B9" w:rsidP="002954B9"/>
    <w:p w14:paraId="4F01504B" w14:textId="77777777" w:rsidR="002954B9" w:rsidRPr="00C469A0" w:rsidRDefault="002954B9" w:rsidP="002954B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C469A0">
        <w:rPr>
          <w:rFonts w:ascii="Times New Roman" w:hAnsi="Times New Roman" w:cs="Times New Roman"/>
          <w:sz w:val="24"/>
          <w:szCs w:val="24"/>
        </w:rPr>
        <w:t xml:space="preserve">Zahra,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atimatuz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. “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radisi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Aswaja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Prespektif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Filsafat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69A0">
        <w:rPr>
          <w:rFonts w:ascii="Times New Roman" w:hAnsi="Times New Roman" w:cs="Times New Roman"/>
          <w:sz w:val="24"/>
          <w:szCs w:val="24"/>
        </w:rPr>
        <w:t>Terapan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 xml:space="preserve">.” </w:t>
      </w:r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Seminar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Nasional</w:t>
      </w:r>
      <w:proofErr w:type="spellEnd"/>
      <w:r w:rsidRPr="00C469A0">
        <w:rPr>
          <w:rFonts w:ascii="Times New Roman" w:hAnsi="Times New Roman" w:cs="Times New Roman"/>
          <w:i/>
          <w:iCs/>
          <w:sz w:val="24"/>
          <w:szCs w:val="24"/>
        </w:rPr>
        <w:t xml:space="preserve"> Islam </w:t>
      </w:r>
      <w:proofErr w:type="spellStart"/>
      <w:r w:rsidRPr="00C469A0">
        <w:rPr>
          <w:rFonts w:ascii="Times New Roman" w:hAnsi="Times New Roman" w:cs="Times New Roman"/>
          <w:i/>
          <w:iCs/>
          <w:sz w:val="24"/>
          <w:szCs w:val="24"/>
        </w:rPr>
        <w:t>Moderat</w:t>
      </w:r>
      <w:proofErr w:type="spellEnd"/>
      <w:r w:rsidRPr="00C469A0">
        <w:rPr>
          <w:rFonts w:ascii="Times New Roman" w:hAnsi="Times New Roman" w:cs="Times New Roman"/>
          <w:sz w:val="24"/>
          <w:szCs w:val="24"/>
        </w:rPr>
        <w:t>, 2018, 42–54.</w:t>
      </w:r>
    </w:p>
    <w:p w14:paraId="00722059" w14:textId="77777777" w:rsidR="002954B9" w:rsidRDefault="002954B9" w:rsidP="002954B9">
      <w:pPr>
        <w:jc w:val="both"/>
        <w:rPr>
          <w:rFonts w:asciiTheme="majorBidi" w:hAnsiTheme="majorBidi" w:cs="Times New Roman"/>
          <w:b/>
          <w:bCs/>
          <w:sz w:val="24"/>
          <w:szCs w:val="24"/>
          <w:lang w:val="en-US"/>
        </w:rPr>
      </w:pPr>
      <w:r w:rsidRPr="00C469A0">
        <w:rPr>
          <w:rFonts w:asciiTheme="majorBidi" w:hAnsiTheme="majorBidi" w:cs="Times New Roman"/>
          <w:b/>
          <w:bCs/>
          <w:sz w:val="24"/>
          <w:szCs w:val="24"/>
          <w:lang w:val="en-US"/>
        </w:rPr>
        <w:fldChar w:fldCharType="end"/>
      </w:r>
    </w:p>
    <w:p w14:paraId="354F944E" w14:textId="77777777" w:rsidR="002954B9" w:rsidRDefault="002954B9" w:rsidP="002954B9">
      <w:pPr>
        <w:jc w:val="both"/>
        <w:rPr>
          <w:rFonts w:asciiTheme="majorBidi" w:hAnsiTheme="majorBidi" w:cs="Times New Roman"/>
          <w:b/>
          <w:bCs/>
          <w:sz w:val="24"/>
          <w:szCs w:val="24"/>
          <w:lang w:val="en-US"/>
        </w:rPr>
        <w:sectPr w:rsidR="002954B9" w:rsidSect="00C469A0">
          <w:headerReference w:type="even" r:id="rId12"/>
          <w:headerReference w:type="default" r:id="rId13"/>
          <w:footerReference w:type="default" r:id="rId14"/>
          <w:headerReference w:type="first" r:id="rId15"/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</w:p>
    <w:p w14:paraId="48F940FD" w14:textId="77777777" w:rsidR="002954B9" w:rsidRPr="00C469A0" w:rsidRDefault="002954B9" w:rsidP="002954B9">
      <w:pPr>
        <w:jc w:val="both"/>
        <w:rPr>
          <w:sz w:val="24"/>
          <w:szCs w:val="24"/>
        </w:rPr>
      </w:pPr>
    </w:p>
    <w:p w14:paraId="01BECE5D" w14:textId="77777777" w:rsidR="00EC2962" w:rsidRDefault="00EC2962"/>
    <w:sectPr w:rsidR="00EC2962" w:rsidSect="00C469A0">
      <w:headerReference w:type="even" r:id="rId16"/>
      <w:headerReference w:type="default" r:id="rId17"/>
      <w:footerReference w:type="default" r:id="rId18"/>
      <w:headerReference w:type="first" r:id="rId19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BF8C7B" w14:textId="77777777" w:rsidR="000F6C90" w:rsidRDefault="000F6C90" w:rsidP="002954B9">
      <w:pPr>
        <w:spacing w:after="0" w:line="240" w:lineRule="auto"/>
      </w:pPr>
      <w:r>
        <w:separator/>
      </w:r>
    </w:p>
  </w:endnote>
  <w:endnote w:type="continuationSeparator" w:id="0">
    <w:p w14:paraId="17FC8028" w14:textId="77777777" w:rsidR="000F6C90" w:rsidRDefault="000F6C90" w:rsidP="002954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altName w:val="Calibri"/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59ADF8" w14:textId="77777777" w:rsidR="002954B9" w:rsidRDefault="002954B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3F0849" w14:textId="77777777" w:rsidR="00C469A0" w:rsidRPr="00C469A0" w:rsidRDefault="000F6C90">
    <w:pPr>
      <w:pStyle w:val="Footer"/>
      <w:jc w:val="center"/>
      <w:rPr>
        <w:rFonts w:asciiTheme="majorBidi" w:hAnsiTheme="majorBidi" w:cs="Times New Roman"/>
      </w:rPr>
    </w:pPr>
    <w:r w:rsidRPr="00C469A0">
      <w:rPr>
        <w:rFonts w:asciiTheme="majorBidi" w:hAnsiTheme="majorBidi" w:cs="Times New Roman"/>
      </w:rPr>
      <w:fldChar w:fldCharType="begin"/>
    </w:r>
    <w:r w:rsidRPr="00C469A0">
      <w:rPr>
        <w:rFonts w:asciiTheme="majorBidi" w:hAnsiTheme="majorBidi" w:cs="Times New Roman"/>
      </w:rPr>
      <w:instrText xml:space="preserve"> PAGE   \* MERGEFORMAT </w:instrText>
    </w:r>
    <w:r w:rsidRPr="00C469A0">
      <w:rPr>
        <w:rFonts w:asciiTheme="majorBidi" w:hAnsiTheme="majorBidi" w:cs="Times New Roman"/>
      </w:rPr>
      <w:fldChar w:fldCharType="separate"/>
    </w:r>
    <w:r w:rsidRPr="00C469A0">
      <w:rPr>
        <w:rFonts w:asciiTheme="majorBidi" w:hAnsiTheme="majorBidi" w:cs="Times New Roman"/>
        <w:noProof/>
      </w:rPr>
      <w:t>2</w:t>
    </w:r>
    <w:r w:rsidRPr="00C469A0">
      <w:rPr>
        <w:rFonts w:asciiTheme="majorBidi" w:hAnsiTheme="majorBidi" w:cs="Times New Roman"/>
      </w:rPr>
      <w:fldChar w:fldCharType="end"/>
    </w:r>
  </w:p>
  <w:p w14:paraId="162D9690" w14:textId="77777777" w:rsidR="00C469A0" w:rsidRDefault="000F6C9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D2BA92" w14:textId="77777777" w:rsidR="002954B9" w:rsidRDefault="002954B9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8781AB" w14:textId="77777777" w:rsidR="00C469A0" w:rsidRDefault="000F6C90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38795D" w14:textId="77777777" w:rsidR="00940C75" w:rsidRDefault="000F6C9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2CB87A" w14:textId="77777777" w:rsidR="000F6C90" w:rsidRDefault="000F6C90" w:rsidP="002954B9">
      <w:pPr>
        <w:spacing w:after="0" w:line="240" w:lineRule="auto"/>
      </w:pPr>
      <w:r>
        <w:separator/>
      </w:r>
    </w:p>
  </w:footnote>
  <w:footnote w:type="continuationSeparator" w:id="0">
    <w:p w14:paraId="46B904B0" w14:textId="77777777" w:rsidR="000F6C90" w:rsidRDefault="000F6C90" w:rsidP="002954B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8FF8D3" w14:textId="0BBE3C86" w:rsidR="002954B9" w:rsidRDefault="002954B9">
    <w:pPr>
      <w:pStyle w:val="Header"/>
    </w:pPr>
    <w:r>
      <w:rPr>
        <w:noProof/>
      </w:rPr>
      <w:pict w14:anchorId="1C24A55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0" type="#_x0000_t75" style="position:absolute;margin-left:0;margin-top:0;width:396.7pt;height:561pt;z-index:-251657216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88A647" w14:textId="44E6D696" w:rsidR="002954B9" w:rsidRDefault="002954B9">
    <w:pPr>
      <w:pStyle w:val="Header"/>
    </w:pPr>
    <w:r>
      <w:rPr>
        <w:noProof/>
      </w:rPr>
      <w:pict w14:anchorId="66C3213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1" type="#_x0000_t75" style="position:absolute;margin-left:0;margin-top:0;width:396.7pt;height:561pt;z-index:-251656192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2BC046" w14:textId="754C6168" w:rsidR="002954B9" w:rsidRDefault="002954B9">
    <w:pPr>
      <w:pStyle w:val="Header"/>
    </w:pPr>
    <w:r>
      <w:rPr>
        <w:noProof/>
      </w:rPr>
      <w:pict w14:anchorId="0E41C20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" o:spid="_x0000_s2049" type="#_x0000_t75" style="position:absolute;margin-left:0;margin-top:0;width:396.7pt;height:561pt;z-index:-251658240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0F4149" w14:textId="1B485514" w:rsidR="002954B9" w:rsidRDefault="002954B9">
    <w:pPr>
      <w:pStyle w:val="Header"/>
    </w:pPr>
    <w:r>
      <w:rPr>
        <w:noProof/>
      </w:rPr>
      <w:pict w14:anchorId="40F4A5A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3" type="#_x0000_t75" style="position:absolute;margin-left:0;margin-top:0;width:396.7pt;height:561pt;z-index:-251654144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FC0DAD" w14:textId="0483B2CA" w:rsidR="00940C75" w:rsidRPr="00940C75" w:rsidRDefault="002954B9">
    <w:pPr>
      <w:pStyle w:val="Header"/>
      <w:jc w:val="right"/>
      <w:rPr>
        <w:rFonts w:asciiTheme="majorBidi" w:hAnsiTheme="majorBidi" w:cs="Times New Roman"/>
      </w:rPr>
    </w:pPr>
    <w:r>
      <w:rPr>
        <w:rFonts w:asciiTheme="majorBidi" w:hAnsiTheme="majorBidi" w:cs="Times New Roman"/>
        <w:noProof/>
      </w:rPr>
      <w:pict w14:anchorId="4B6EAEE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4" type="#_x0000_t75" style="position:absolute;left:0;text-align:left;margin-left:0;margin-top:0;width:396.7pt;height:561pt;z-index:-251653120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  <w:r w:rsidR="000F6C90" w:rsidRPr="00940C75">
      <w:rPr>
        <w:rFonts w:asciiTheme="majorBidi" w:hAnsiTheme="majorBidi" w:cs="Times New Roman"/>
      </w:rPr>
      <w:fldChar w:fldCharType="begin"/>
    </w:r>
    <w:r w:rsidR="000F6C90" w:rsidRPr="00940C75">
      <w:rPr>
        <w:rFonts w:asciiTheme="majorBidi" w:hAnsiTheme="majorBidi" w:cs="Times New Roman"/>
      </w:rPr>
      <w:instrText xml:space="preserve"> PAGE   \* MERGEFORMAT </w:instrText>
    </w:r>
    <w:r w:rsidR="000F6C90" w:rsidRPr="00940C75">
      <w:rPr>
        <w:rFonts w:asciiTheme="majorBidi" w:hAnsiTheme="majorBidi" w:cs="Times New Roman"/>
      </w:rPr>
      <w:fldChar w:fldCharType="separate"/>
    </w:r>
    <w:r w:rsidR="000F6C90" w:rsidRPr="00940C75">
      <w:rPr>
        <w:rFonts w:asciiTheme="majorBidi" w:hAnsiTheme="majorBidi" w:cs="Times New Roman"/>
        <w:noProof/>
      </w:rPr>
      <w:t>2</w:t>
    </w:r>
    <w:r w:rsidR="000F6C90" w:rsidRPr="00940C75">
      <w:rPr>
        <w:rFonts w:asciiTheme="majorBidi" w:hAnsiTheme="majorBidi" w:cs="Times New Roman"/>
      </w:rPr>
      <w:fldChar w:fldCharType="end"/>
    </w:r>
  </w:p>
  <w:p w14:paraId="02A55C53" w14:textId="77777777" w:rsidR="00C469A0" w:rsidRDefault="000F6C90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AE02DB" w14:textId="66B0579C" w:rsidR="002954B9" w:rsidRDefault="002954B9">
    <w:pPr>
      <w:pStyle w:val="Header"/>
    </w:pPr>
    <w:r>
      <w:rPr>
        <w:noProof/>
      </w:rPr>
      <w:pict w14:anchorId="161DE38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2" type="#_x0000_t75" style="position:absolute;margin-left:0;margin-top:0;width:396.7pt;height:561pt;z-index:-251655168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E52901" w14:textId="1A62DCD0" w:rsidR="002954B9" w:rsidRDefault="002954B9">
    <w:pPr>
      <w:pStyle w:val="Header"/>
    </w:pPr>
    <w:r>
      <w:rPr>
        <w:noProof/>
      </w:rPr>
      <w:pict w14:anchorId="5DBDDC0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6" type="#_x0000_t75" style="position:absolute;margin-left:0;margin-top:0;width:396.7pt;height:561pt;z-index:-251651072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B6BF97" w14:textId="57AF92F2" w:rsidR="00940C75" w:rsidRPr="00C469A0" w:rsidRDefault="002954B9" w:rsidP="00940C75">
    <w:pPr>
      <w:pStyle w:val="Header"/>
      <w:jc w:val="right"/>
      <w:rPr>
        <w:rFonts w:asciiTheme="majorBidi" w:hAnsiTheme="majorBidi" w:cs="Times New Roman"/>
      </w:rPr>
    </w:pPr>
    <w:r>
      <w:rPr>
        <w:rFonts w:asciiTheme="majorBidi" w:hAnsiTheme="majorBidi" w:cs="Times New Roman"/>
        <w:noProof/>
      </w:rPr>
      <w:pict w14:anchorId="05A53EE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7" type="#_x0000_t75" style="position:absolute;left:0;text-align:left;margin-left:0;margin-top:0;width:396.7pt;height:561pt;z-index:-251650048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  <w:p w14:paraId="15E0EB69" w14:textId="77777777" w:rsidR="00940C75" w:rsidRDefault="000F6C90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B7001" w14:textId="5CE4BAB1" w:rsidR="002954B9" w:rsidRDefault="002954B9">
    <w:pPr>
      <w:pStyle w:val="Header"/>
    </w:pPr>
    <w:r>
      <w:rPr>
        <w:noProof/>
      </w:rPr>
      <w:pict w14:anchorId="4DDAFA7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5" type="#_x0000_t75" style="position:absolute;margin-left:0;margin-top:0;width:396.7pt;height:561pt;z-index:-251652096;mso-position-horizontal:center;mso-position-horizontal-relative:margin;mso-position-vertical:center;mso-position-vertical-relative:margin" o:allowincell="f">
          <v:imagedata r:id="rId1" o:title="5_6179100351321343697_page-0001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hdrShapeDefaults>
    <o:shapedefaults v:ext="edit" spidmax="205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54B9"/>
    <w:rsid w:val="000F6C90"/>
    <w:rsid w:val="002954B9"/>
    <w:rsid w:val="00EC29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8"/>
    <o:shapelayout v:ext="edit">
      <o:idmap v:ext="edit" data="1"/>
    </o:shapelayout>
  </w:shapeDefaults>
  <w:decimalSymbol w:val=","/>
  <w:listSeparator w:val=";"/>
  <w14:docId w14:val="56B0B2F4"/>
  <w15:chartTrackingRefBased/>
  <w15:docId w15:val="{4DAFCE14-A320-43EC-8CA1-BA2D449F6B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954B9"/>
    <w:rPr>
      <w:rFonts w:eastAsia="Times New Roman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2954B9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2954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54B9"/>
    <w:rPr>
      <w:rFonts w:eastAsia="Times New Roman" w:cs="Arial"/>
    </w:rPr>
  </w:style>
  <w:style w:type="paragraph" w:styleId="Footer">
    <w:name w:val="footer"/>
    <w:basedOn w:val="Normal"/>
    <w:link w:val="FooterChar"/>
    <w:uiPriority w:val="99"/>
    <w:unhideWhenUsed/>
    <w:rsid w:val="002954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954B9"/>
    <w:rPr>
      <w:rFonts w:eastAsia="Times New Roman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5.xml"/><Relationship Id="rId18" Type="http://schemas.openxmlformats.org/officeDocument/2006/relationships/footer" Target="footer5.xml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header" Target="header2.xml"/><Relationship Id="rId12" Type="http://schemas.openxmlformats.org/officeDocument/2006/relationships/header" Target="header4.xml"/><Relationship Id="rId17" Type="http://schemas.openxmlformats.org/officeDocument/2006/relationships/header" Target="header8.xml"/><Relationship Id="rId2" Type="http://schemas.openxmlformats.org/officeDocument/2006/relationships/settings" Target="settings.xml"/><Relationship Id="rId16" Type="http://schemas.openxmlformats.org/officeDocument/2006/relationships/header" Target="header7.xml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header" Target="header6.xml"/><Relationship Id="rId10" Type="http://schemas.openxmlformats.org/officeDocument/2006/relationships/header" Target="header3.xml"/><Relationship Id="rId19" Type="http://schemas.openxmlformats.org/officeDocument/2006/relationships/header" Target="header9.xm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footer" Target="foot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189</Words>
  <Characters>6782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 </cp:lastModifiedBy>
  <cp:revision>1</cp:revision>
  <dcterms:created xsi:type="dcterms:W3CDTF">2022-08-20T14:56:00Z</dcterms:created>
  <dcterms:modified xsi:type="dcterms:W3CDTF">2022-08-20T14:57:00Z</dcterms:modified>
</cp:coreProperties>
</file>